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3B91C517" w:rsidR="00047881" w:rsidRDefault="00512717" w:rsidP="00D01157">
      <w:pPr>
        <w:rPr>
          <w:rFonts w:hint="eastAsia"/>
          <w:lang w:eastAsia="zh-CN"/>
        </w:rPr>
      </w:pPr>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w:t>
      </w:r>
      <w:r w:rsidR="00B532BA">
        <w:t>a</w:t>
      </w:r>
      <w:r w:rsidRPr="00512717">
        <w:t xml:space="preserve">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w:t>
      </w:r>
      <w:r w:rsidR="00047881" w:rsidRPr="00047881">
        <w:t xml:space="preserve">The authors </w:t>
      </w:r>
      <w:proofErr w:type="spellStart"/>
      <w:r w:rsidR="00047881">
        <w:rPr>
          <w:rFonts w:hint="eastAsia"/>
          <w:lang w:eastAsia="zh-CN"/>
        </w:rPr>
        <w:t>analyse</w:t>
      </w:r>
      <w:proofErr w:type="spellEnd"/>
      <w:r w:rsidR="00047881" w:rsidRPr="00047881">
        <w:t xml:space="preserve"> each task based on time and feedback and suggest the direction of SafeTweet's future effor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458410"/>
      <w:r w:rsidRPr="00F72F7C">
        <w:lastRenderedPageBreak/>
        <w:t>Introduction</w:t>
      </w:r>
      <w:bookmarkEnd w:id="0"/>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604BE989"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314DB3EE"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458415"/>
      <w:r>
        <w:t>Related Work</w:t>
      </w:r>
      <w:bookmarkEnd w:id="5"/>
    </w:p>
    <w:p w14:paraId="1D66F83B" w14:textId="483AF412"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55A5329"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DC1736">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DC1736">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DC1736">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DC1736">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DC1736">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DC1736">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DC1736">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DC1736">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DC1736">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65098A9B"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basic functions, send posts, </w:t>
      </w:r>
      <w:r w:rsidR="00EF782E">
        <w:rPr>
          <w:rFonts w:hint="eastAsia"/>
          <w:lang w:eastAsia="zh-CN"/>
        </w:rPr>
        <w:t>information</w:t>
      </w:r>
      <w:r w:rsidR="00EF782E">
        <w:rPr>
          <w:lang w:eastAsia="zh-CN"/>
        </w:rPr>
        <w:t xml:space="preserve"> </w:t>
      </w:r>
      <w:r w:rsidR="00EF782E">
        <w:rPr>
          <w:rFonts w:hint="eastAsia"/>
          <w:lang w:eastAsia="zh-CN"/>
        </w:rPr>
        <w:t>detection</w:t>
      </w:r>
      <w:r w:rsidR="00EF782E">
        <w:rPr>
          <w:lang w:eastAsia="zh-CN"/>
        </w:rPr>
        <w:t xml:space="preserve">, </w:t>
      </w:r>
      <w:r w:rsidR="004B3536" w:rsidRPr="004B3536">
        <w:t>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s</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hint="eastAsia"/>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DC1736">
      <w:pPr>
        <w:pStyle w:val="a0"/>
        <w:numPr>
          <w:ilvl w:val="0"/>
          <w:numId w:val="3"/>
        </w:numPr>
        <w:spacing w:before="0"/>
      </w:pPr>
      <w:r w:rsidRPr="004B3536">
        <w:t>Negative workplace news</w:t>
      </w:r>
    </w:p>
    <w:p w14:paraId="213FA6D7" w14:textId="77777777" w:rsidR="00B30926" w:rsidRDefault="004B3536" w:rsidP="00DC1736">
      <w:pPr>
        <w:pStyle w:val="a0"/>
        <w:numPr>
          <w:ilvl w:val="0"/>
          <w:numId w:val="3"/>
        </w:numPr>
        <w:spacing w:before="120"/>
      </w:pPr>
      <w:r w:rsidRPr="004B3536">
        <w:t>Complain about your boss or workmates</w:t>
      </w:r>
    </w:p>
    <w:p w14:paraId="7C1CCE97" w14:textId="77777777" w:rsidR="00B30926" w:rsidRDefault="004B3536" w:rsidP="00DC1736">
      <w:pPr>
        <w:pStyle w:val="a0"/>
        <w:numPr>
          <w:ilvl w:val="0"/>
          <w:numId w:val="3"/>
        </w:numPr>
        <w:spacing w:before="120"/>
      </w:pPr>
      <w:r w:rsidRPr="004B3536">
        <w:t>Talk openly about salary</w:t>
      </w:r>
    </w:p>
    <w:p w14:paraId="4C4A06A4" w14:textId="77777777" w:rsidR="00B30926" w:rsidRDefault="004B3536" w:rsidP="00DC1736">
      <w:pPr>
        <w:pStyle w:val="a0"/>
        <w:numPr>
          <w:ilvl w:val="0"/>
          <w:numId w:val="3"/>
        </w:numPr>
        <w:spacing w:before="120"/>
      </w:pPr>
      <w:r w:rsidRPr="004B3536">
        <w:t>Reveal your job-hop plans</w:t>
      </w:r>
    </w:p>
    <w:p w14:paraId="1C67F627" w14:textId="13AF6F35" w:rsidR="004B3536" w:rsidRPr="004B3536" w:rsidRDefault="004B3536" w:rsidP="00DC1736">
      <w:pPr>
        <w:pStyle w:val="a0"/>
        <w:numPr>
          <w:ilvl w:val="0"/>
          <w:numId w:val="3"/>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DC1736">
      <w:pPr>
        <w:pStyle w:val="a0"/>
        <w:numPr>
          <w:ilvl w:val="0"/>
          <w:numId w:val="4"/>
        </w:numPr>
        <w:spacing w:before="0"/>
      </w:pPr>
      <w:r>
        <w:t>Disable replication</w:t>
      </w:r>
    </w:p>
    <w:p w14:paraId="76906E55" w14:textId="77777777" w:rsidR="00B30926" w:rsidRDefault="00B30926" w:rsidP="00DC1736">
      <w:pPr>
        <w:pStyle w:val="a0"/>
        <w:numPr>
          <w:ilvl w:val="0"/>
          <w:numId w:val="4"/>
        </w:numPr>
        <w:spacing w:before="120"/>
      </w:pPr>
      <w:r>
        <w:t>Disable right-click to open the menu bar of the browser</w:t>
      </w:r>
    </w:p>
    <w:p w14:paraId="2ED17653" w14:textId="2E75C196" w:rsidR="004B3536" w:rsidRDefault="00B30926" w:rsidP="00DC1736">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1801AE57"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w:t>
      </w:r>
      <w:r w:rsidR="00EF782E">
        <w:t xml:space="preserve">, </w:t>
      </w:r>
      <w:r w:rsidR="00EF782E">
        <w:rPr>
          <w:rFonts w:hint="eastAsia"/>
          <w:lang w:eastAsia="zh-CN"/>
        </w:rPr>
        <w:t>information</w:t>
      </w:r>
      <w:r w:rsidR="00EF782E">
        <w:rPr>
          <w:lang w:eastAsia="zh-CN"/>
        </w:rPr>
        <w:t xml:space="preserve"> </w:t>
      </w:r>
      <w:r w:rsidR="00EF782E">
        <w:rPr>
          <w:rFonts w:hint="eastAsia"/>
          <w:lang w:eastAsia="zh-CN"/>
        </w:rPr>
        <w:t>detection</w:t>
      </w:r>
      <w:r w:rsidR="00EF782E" w:rsidRPr="00707C47">
        <w:t xml:space="preserve"> </w:t>
      </w:r>
      <w:r w:rsidR="00EF782E">
        <w:t xml:space="preserve">and </w:t>
      </w:r>
      <w:r w:rsidRPr="00707C47">
        <w:t>the Read p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s</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51E4682"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2DE9B80"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lastRenderedPageBreak/>
        <w:t>Send Posts</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 xml:space="preserve">the encrypt function is not to ensure that people </w:t>
      </w:r>
      <w:r w:rsidR="00826D47" w:rsidRPr="00826D47">
        <w:t>cannot</w:t>
      </w:r>
      <w:r w:rsidR="00826D47" w:rsidRPr="00826D47">
        <w:t xml:space="preserve">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DC1736">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t>
      </w:r>
      <w:r>
        <w:lastRenderedPageBreak/>
        <w:t xml:space="preserve">"workmate", "salary", "wage", "income", "burnout", "Equality", "get fired" and "get the sack". </w:t>
      </w:r>
    </w:p>
    <w:p w14:paraId="6B7CB00C" w14:textId="6B6CCBCF" w:rsidR="00FE7B18" w:rsidRDefault="00FE7B18" w:rsidP="00DC1736">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DC1736">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DC1736">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DC1736">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DC1736">
      <w:pPr>
        <w:pStyle w:val="a0"/>
        <w:numPr>
          <w:ilvl w:val="0"/>
          <w:numId w:val="6"/>
        </w:numPr>
      </w:pPr>
      <w:r>
        <w:t>Train Model</w:t>
      </w:r>
    </w:p>
    <w:p w14:paraId="7A879E59" w14:textId="77777777" w:rsidR="00FE7B18" w:rsidRDefault="00FE7B18" w:rsidP="00C40C97">
      <w:pPr>
        <w:spacing w:before="120"/>
      </w:pPr>
      <w:r>
        <w:t>Usual text classification models include SVM, K proximity, Naive Bayes, decision tree, Adaboost and random f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726F9516"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 with the minimum computation amount.</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77777777" w:rsidR="00FE7B18" w:rsidRPr="00FE7B18" w:rsidRDefault="00FE7B18" w:rsidP="00FE7B18">
            <w:pPr>
              <w:spacing w:beforeLines="20" w:before="48" w:afterLines="20" w:after="48"/>
              <w:jc w:val="center"/>
            </w:pPr>
            <w:r w:rsidRPr="00FE7B18">
              <w:rPr>
                <w:rFonts w:hint="eastAsia"/>
              </w:rPr>
              <w:t>68.99%</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77777777" w:rsidR="00FE7B18" w:rsidRPr="00FE7B18" w:rsidRDefault="00FE7B18" w:rsidP="00FE7B18">
            <w:pPr>
              <w:spacing w:beforeLines="20" w:before="48" w:afterLines="20" w:after="48"/>
              <w:jc w:val="center"/>
            </w:pPr>
            <w:r w:rsidRPr="00FE7B18">
              <w:rPr>
                <w:rFonts w:hint="eastAsia"/>
              </w:rPr>
              <w:t>73.64%</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77777777" w:rsidR="00FE7B18" w:rsidRPr="00FE7B18" w:rsidRDefault="00FE7B18" w:rsidP="00FE7B18">
            <w:pPr>
              <w:spacing w:beforeLines="20" w:before="48" w:afterLines="20" w:after="48"/>
              <w:jc w:val="center"/>
            </w:pPr>
            <w:r w:rsidRPr="00FE7B18">
              <w:rPr>
                <w:rFonts w:hint="eastAsia"/>
              </w:rPr>
              <w:t>72.09%</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77777777" w:rsidR="00FE7B18" w:rsidRPr="00FE7B18" w:rsidRDefault="00FE7B18" w:rsidP="00FE7B18">
            <w:pPr>
              <w:spacing w:beforeLines="20" w:before="48" w:afterLines="20" w:after="48"/>
              <w:jc w:val="center"/>
            </w:pPr>
            <w:r w:rsidRPr="00FE7B18">
              <w:rPr>
                <w:rFonts w:hint="eastAsia"/>
              </w:rPr>
              <w:t>76.74%</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77777777" w:rsidR="00FE7B18" w:rsidRPr="00FE7B18" w:rsidRDefault="00FE7B18" w:rsidP="00FE7B18">
            <w:pPr>
              <w:spacing w:beforeLines="20" w:before="48" w:afterLines="20" w:after="48"/>
              <w:jc w:val="center"/>
            </w:pPr>
            <w:r w:rsidRPr="00FE7B18">
              <w:rPr>
                <w:rFonts w:hint="eastAsia"/>
              </w:rPr>
              <w:t>77.52%</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77777777" w:rsidR="00FE7B18" w:rsidRPr="00FE7B18" w:rsidRDefault="00FE7B18" w:rsidP="00FE7B18">
            <w:pPr>
              <w:spacing w:beforeLines="20" w:before="48" w:afterLines="20" w:after="48"/>
              <w:jc w:val="center"/>
            </w:pPr>
            <w:r w:rsidRPr="00FE7B18">
              <w:rPr>
                <w:rFonts w:hint="eastAsia"/>
              </w:rPr>
              <w:t>77.52%</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24B8FF00"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4D548D4A" w:rsidR="00FE7B18" w:rsidRPr="00FE7B18" w:rsidRDefault="00FE7B18" w:rsidP="00FE7B18">
            <w:pPr>
              <w:spacing w:beforeLines="20" w:before="48" w:afterLines="20" w:after="48"/>
              <w:jc w:val="center"/>
            </w:pPr>
            <w:r w:rsidRPr="00FE7B18">
              <w:rPr>
                <w:rFonts w:hint="eastAsia"/>
              </w:rPr>
              <w:t>7</w:t>
            </w:r>
            <w:r w:rsidR="00D77A6A">
              <w:t>7</w:t>
            </w:r>
            <w:r w:rsidRPr="00FE7B18">
              <w:rPr>
                <w:rFonts w:hint="eastAsia"/>
              </w:rPr>
              <w:t>.</w:t>
            </w:r>
            <w:r w:rsidR="00D77A6A">
              <w:t>52</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491A216E" w:rsidR="00FE7B18" w:rsidRPr="00FE7B18" w:rsidRDefault="00D77A6A" w:rsidP="00FE7B18">
            <w:pPr>
              <w:spacing w:beforeLines="20" w:before="48" w:afterLines="20" w:after="48"/>
              <w:jc w:val="center"/>
            </w:pPr>
            <w:r>
              <w:t>58</w:t>
            </w:r>
            <w:r w:rsidR="00FE7B18" w:rsidRPr="00FE7B18">
              <w:rPr>
                <w:rFonts w:hint="eastAsia"/>
              </w:rPr>
              <w:t>.</w:t>
            </w:r>
            <w:r>
              <w:t>14</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1ED72F15"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1</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77777777" w:rsidR="00FE7B18" w:rsidRPr="00FE7B18" w:rsidRDefault="00FE7B18" w:rsidP="00FE7B18">
            <w:pPr>
              <w:spacing w:beforeLines="20" w:before="48" w:afterLines="20" w:after="48"/>
              <w:jc w:val="center"/>
            </w:pPr>
            <w:r w:rsidRPr="00FE7B18">
              <w:rPr>
                <w:rFonts w:hint="eastAsia"/>
              </w:rPr>
              <w:t>81.40%</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15ADF5BD" w:rsidR="00FE7B18" w:rsidRPr="00FE7B18" w:rsidRDefault="00D77A6A" w:rsidP="00FE7B18">
            <w:pPr>
              <w:spacing w:beforeLines="20" w:before="48" w:afterLines="20" w:after="48"/>
              <w:jc w:val="center"/>
            </w:pPr>
            <w:r>
              <w:t>69</w:t>
            </w:r>
            <w:r w:rsidR="00FE7B18" w:rsidRPr="00FE7B18">
              <w:rPr>
                <w:rFonts w:hint="eastAsia"/>
              </w:rPr>
              <w:t>.</w:t>
            </w:r>
            <w:r>
              <w:t>7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63C90820" w:rsidR="00FE7B18" w:rsidRPr="00FE7B18" w:rsidRDefault="00FE7B18" w:rsidP="00FE7B18">
            <w:pPr>
              <w:spacing w:beforeLines="20" w:before="48" w:afterLines="20" w:after="48"/>
              <w:jc w:val="center"/>
            </w:pPr>
            <w:r w:rsidRPr="00FE7B18">
              <w:rPr>
                <w:rFonts w:hint="eastAsia"/>
              </w:rPr>
              <w:t>6</w:t>
            </w:r>
            <w:r w:rsidR="00D77A6A">
              <w:t>3</w:t>
            </w:r>
            <w:r w:rsidRPr="00FE7B18">
              <w:rPr>
                <w:rFonts w:hint="eastAsia"/>
              </w:rPr>
              <w:t>.</w:t>
            </w:r>
            <w:r w:rsidR="00D77A6A">
              <w:t>57</w:t>
            </w:r>
            <w:r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8716A53"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2</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0AC8A53E" w:rsidR="00FE7B18" w:rsidRPr="00FE7B18" w:rsidRDefault="00FE7B18" w:rsidP="00FE7B18">
            <w:pPr>
              <w:spacing w:beforeLines="20" w:before="48" w:afterLines="20" w:after="48"/>
              <w:jc w:val="center"/>
            </w:pPr>
            <w:r w:rsidRPr="00FE7B18">
              <w:rPr>
                <w:rFonts w:hint="eastAsia"/>
              </w:rPr>
              <w:t>5</w:t>
            </w:r>
            <w:r w:rsidR="00D77A6A">
              <w:t>3</w:t>
            </w:r>
            <w:r w:rsidRPr="00FE7B18">
              <w:rPr>
                <w:rFonts w:hint="eastAsia"/>
              </w:rPr>
              <w:t>.</w:t>
            </w:r>
            <w:r w:rsidR="00D77A6A">
              <w:t>70</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77777777" w:rsidR="00FE7B18" w:rsidRPr="00FE7B18" w:rsidRDefault="00FE7B18" w:rsidP="00FE7B18">
            <w:pPr>
              <w:spacing w:beforeLines="20" w:before="48" w:afterLines="20" w:after="48"/>
              <w:jc w:val="center"/>
            </w:pPr>
            <w:r w:rsidRPr="00FE7B18">
              <w:rPr>
                <w:rFonts w:hint="eastAsia"/>
              </w:rPr>
              <w:t>2.27%</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4A9E9C7F" w:rsidR="00FE7B18" w:rsidRPr="00FE7B18" w:rsidRDefault="00D77A6A" w:rsidP="00FE7B18">
            <w:pPr>
              <w:spacing w:beforeLines="20" w:before="48" w:afterLines="20" w:after="48"/>
              <w:jc w:val="center"/>
            </w:pPr>
            <w:r>
              <w:t>37</w:t>
            </w:r>
            <w:r w:rsidR="00FE7B18" w:rsidRPr="00FE7B18">
              <w:rPr>
                <w:rFonts w:hint="eastAsia"/>
              </w:rPr>
              <w:t>.</w:t>
            </w:r>
            <w:r>
              <w:t>03</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56B74C74" w:rsidR="00FE7B18" w:rsidRPr="00FE7B18" w:rsidRDefault="00FE7B18" w:rsidP="00FE7B18">
            <w:pPr>
              <w:spacing w:beforeLines="20" w:before="48" w:afterLines="20" w:after="48"/>
              <w:jc w:val="center"/>
            </w:pPr>
            <w:r w:rsidRPr="00FE7B18">
              <w:rPr>
                <w:rFonts w:hint="eastAsia"/>
              </w:rPr>
              <w:t>6</w:t>
            </w:r>
            <w:r w:rsidR="00D77A6A">
              <w:t>2</w:t>
            </w:r>
            <w:r w:rsidRPr="00FE7B18">
              <w:rPr>
                <w:rFonts w:hint="eastAsia"/>
              </w:rPr>
              <w:t>.</w:t>
            </w:r>
            <w:r w:rsidR="00D77A6A">
              <w:t>96</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268FFECA"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3AA67012" w:rsidR="00FE7B18" w:rsidRPr="00FE7B18" w:rsidRDefault="00D77A6A" w:rsidP="00FE7B18">
            <w:pPr>
              <w:spacing w:beforeLines="20" w:before="48" w:afterLines="20" w:after="48"/>
              <w:jc w:val="center"/>
            </w:pPr>
            <w:r>
              <w:t>83</w:t>
            </w:r>
            <w:r>
              <w:rPr>
                <w:rFonts w:hint="eastAsia"/>
              </w:rPr>
              <w:t>.</w:t>
            </w:r>
            <w:r>
              <w:t>33</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5C3D2DE1"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0F143FEF" w:rsidR="00FE7B18" w:rsidRPr="00FE7B18" w:rsidRDefault="00D77A6A" w:rsidP="00FE7B18">
            <w:pPr>
              <w:spacing w:beforeLines="20" w:before="48" w:afterLines="20" w:after="48"/>
              <w:jc w:val="center"/>
            </w:pPr>
            <w:r>
              <w:t>87</w:t>
            </w:r>
            <w:r w:rsidR="00FE7B18" w:rsidRPr="00FE7B18">
              <w:rPr>
                <w:rFonts w:hint="eastAsia"/>
              </w:rPr>
              <w:t>.</w:t>
            </w:r>
            <w:r>
              <w:t>88</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3DF7CD5E" w:rsidR="00FE7B18" w:rsidRPr="00FE7B18" w:rsidRDefault="00D77A6A" w:rsidP="00FE7B18">
            <w:pPr>
              <w:spacing w:beforeLines="20" w:before="48" w:afterLines="20" w:after="48"/>
              <w:jc w:val="center"/>
            </w:pPr>
            <w:r>
              <w:t>0.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7C032111" w:rsidR="00FE7B18" w:rsidRPr="00FE7B18" w:rsidRDefault="00D77A6A" w:rsidP="00FE7B18">
            <w:pPr>
              <w:spacing w:beforeLines="20" w:before="48" w:afterLines="20" w:after="48"/>
              <w:jc w:val="center"/>
            </w:pPr>
            <w:r>
              <w:t>86</w:t>
            </w:r>
            <w:r w:rsidR="00FE7B18" w:rsidRPr="00FE7B18">
              <w:rPr>
                <w:rFonts w:hint="eastAsia"/>
              </w:rPr>
              <w:t>.</w:t>
            </w:r>
            <w:r>
              <w:t>9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6F80C826" w:rsidR="00FE7B18" w:rsidRPr="00FE7B18" w:rsidRDefault="00D77A6A" w:rsidP="00FE7B18">
            <w:pPr>
              <w:spacing w:beforeLines="20" w:before="48" w:afterLines="20" w:after="48"/>
              <w:jc w:val="center"/>
            </w:pPr>
            <w:r>
              <w:t>89</w:t>
            </w:r>
            <w:r w:rsidR="00FE7B18" w:rsidRPr="00FE7B18">
              <w:rPr>
                <w:rFonts w:hint="eastAsia"/>
              </w:rPr>
              <w:t>.</w:t>
            </w:r>
            <w:r>
              <w:t>47</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2555A21D" w:rsidR="00FE7B18" w:rsidRPr="00FE7B18" w:rsidRDefault="00D77A6A" w:rsidP="00FE7B18">
            <w:pPr>
              <w:spacing w:beforeLines="20" w:before="48" w:afterLines="20" w:after="48"/>
              <w:jc w:val="center"/>
            </w:pPr>
            <w:r>
              <w:t>75</w:t>
            </w:r>
            <w:r w:rsidR="00FE7B18" w:rsidRPr="00FE7B18">
              <w:rPr>
                <w:rFonts w:hint="eastAsia"/>
              </w:rPr>
              <w:t>.</w:t>
            </w:r>
            <w:r>
              <w:t>86</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572C8B08" w:rsidR="00FE7B18" w:rsidRPr="00FE7B18" w:rsidRDefault="00D77A6A" w:rsidP="00FE7B18">
            <w:pPr>
              <w:spacing w:beforeLines="20" w:before="48" w:afterLines="20" w:after="48"/>
              <w:jc w:val="center"/>
            </w:pPr>
            <w:r>
              <w:t>54</w:t>
            </w:r>
            <w:r w:rsidR="00FE7B18" w:rsidRPr="00FE7B18">
              <w:rPr>
                <w:rFonts w:hint="eastAsia"/>
              </w:rPr>
              <w:t>.</w:t>
            </w:r>
            <w:r>
              <w:t>21</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802AF49" w:rsidR="00FE7B18" w:rsidRPr="00FE7B18" w:rsidRDefault="00FE7B18" w:rsidP="00FE7B18">
            <w:pPr>
              <w:spacing w:beforeLines="20" w:before="48" w:afterLines="20" w:after="48"/>
              <w:jc w:val="center"/>
            </w:pPr>
            <w:r w:rsidRPr="00FE7B18">
              <w:rPr>
                <w:rFonts w:hint="eastAsia"/>
              </w:rPr>
              <w:t>8</w:t>
            </w:r>
            <w:r w:rsidR="00D77A6A">
              <w:t>1.48</w:t>
            </w:r>
            <w:r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3B6381D2" w:rsidR="004370B4" w:rsidRDefault="004370B4" w:rsidP="004370B4">
      <w:pPr>
        <w:pStyle w:val="figurecaption"/>
        <w:spacing w:after="120"/>
        <w:rPr>
          <w:b w:val="0"/>
        </w:rPr>
      </w:pPr>
      <w:r w:rsidRPr="00C16C7D">
        <w:rPr>
          <w:rFonts w:ascii="Times New Roman" w:hAnsi="Times New Roman" w:cs="Times New Roman"/>
          <w:noProof/>
          <w:sz w:val="24"/>
        </w:rPr>
        <w:lastRenderedPageBreak/>
        <w:drawing>
          <wp:inline distT="0" distB="0" distL="0" distR="0" wp14:anchorId="5AD9296E" wp14:editId="043BBD14">
            <wp:extent cx="3413156" cy="2424055"/>
            <wp:effectExtent l="0" t="0" r="317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2238" cy="2458914"/>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7635EC60" w:rsidR="004370B4" w:rsidRPr="004370B4" w:rsidRDefault="004370B4" w:rsidP="004370B4">
            <w:pPr>
              <w:spacing w:beforeLines="20" w:before="48" w:afterLines="20" w:after="48"/>
              <w:jc w:val="center"/>
            </w:pPr>
            <w:r w:rsidRPr="004370B4">
              <w:rPr>
                <w:rFonts w:hint="eastAsia"/>
              </w:rPr>
              <w:t>8</w:t>
            </w:r>
            <w:r w:rsidR="009F6B80">
              <w:t>2</w:t>
            </w:r>
            <w:r w:rsidRPr="004370B4">
              <w:rPr>
                <w:rFonts w:hint="eastAsia"/>
              </w:rPr>
              <w:t>.</w:t>
            </w:r>
            <w:r w:rsidR="009F6B80">
              <w:t>17</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523A51EC" w:rsidR="004370B4" w:rsidRPr="004370B4" w:rsidRDefault="004370B4" w:rsidP="004370B4">
            <w:pPr>
              <w:spacing w:beforeLines="20" w:before="48" w:afterLines="20" w:after="48"/>
              <w:jc w:val="center"/>
            </w:pPr>
            <w:r w:rsidRPr="004370B4">
              <w:rPr>
                <w:rFonts w:hint="eastAsia"/>
              </w:rPr>
              <w:t>6</w:t>
            </w:r>
            <w:r w:rsidR="009F6B80">
              <w:t>2</w:t>
            </w:r>
            <w:r w:rsidRPr="004370B4">
              <w:rPr>
                <w:rFonts w:hint="eastAsia"/>
              </w:rPr>
              <w:t>.</w:t>
            </w:r>
            <w:r w:rsidR="009F6B80">
              <w:t>96</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60F8613B" w:rsidR="004370B4" w:rsidRPr="004370B4" w:rsidRDefault="009F6B80" w:rsidP="004370B4">
            <w:pPr>
              <w:spacing w:beforeLines="20" w:before="48" w:afterLines="20" w:after="48"/>
              <w:jc w:val="center"/>
            </w:pPr>
            <w:r>
              <w:t>91</w:t>
            </w:r>
            <w:r w:rsidR="004370B4" w:rsidRPr="004370B4">
              <w:rPr>
                <w:rFonts w:hint="eastAsia"/>
              </w:rPr>
              <w:t>.</w:t>
            </w:r>
            <w:r>
              <w:t>89</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49408E5C" w:rsidR="004370B4" w:rsidRDefault="004370B4" w:rsidP="00DC1736">
      <w:pPr>
        <w:pStyle w:val="a0"/>
        <w:numPr>
          <w:ilvl w:val="0"/>
          <w:numId w:val="6"/>
        </w:numPr>
      </w:pPr>
      <w:r w:rsidRPr="004370B4">
        <w:t>Save and Call Model</w:t>
      </w:r>
    </w:p>
    <w:p w14:paraId="4CA23597" w14:textId="35C6127D" w:rsidR="00FC6006" w:rsidRPr="004370B4" w:rsidRDefault="00FC6006" w:rsidP="00FC6006">
      <w:pPr>
        <w:spacing w:before="120"/>
      </w:pPr>
      <w:r w:rsidRPr="00FC6006">
        <w:t>The system often needs to use the call model to detect sensitive information, so the model should be saved and directly called if necessary. Models are saved and loaded through the Joblib library. Calls using the model can save detection time compared to each time the model is run. The model can be saved directly locally, and the local path is obtained using the abspath method.</w:t>
      </w:r>
    </w:p>
    <w:p w14:paraId="101EF63F" w14:textId="08C33AFF"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DC1736">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DC1736">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DC1736">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rFonts w:hint="eastAsia"/>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DC1736">
      <w:pPr>
        <w:pStyle w:val="a0"/>
        <w:numPr>
          <w:ilvl w:val="0"/>
          <w:numId w:val="7"/>
        </w:numPr>
        <w:spacing w:before="0"/>
        <w:ind w:left="357" w:hanging="357"/>
      </w:pPr>
      <w:r>
        <w:t>Action: Simulate user interaction with a Web application.</w:t>
      </w:r>
    </w:p>
    <w:p w14:paraId="6DDB4D05" w14:textId="6DE92D09" w:rsidR="00E410D1" w:rsidRDefault="00020039" w:rsidP="00DC1736">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DC1736">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34A83EAD" w:rsidR="00BB0ABE" w:rsidRDefault="00BB0ABE" w:rsidP="00786E1E">
      <w:pPr>
        <w:spacing w:after="120"/>
      </w:pPr>
      <w:r>
        <w:t xml:space="preserve">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w:t>
      </w:r>
      <w:r w:rsidR="00E15C16">
        <w:t xml:space="preserve">the </w:t>
      </w:r>
      <w:r>
        <w:t>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4</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3058C61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300" w:type="dxa"/>
            <w:tcBorders>
              <w:top w:val="nil"/>
              <w:left w:val="nil"/>
              <w:bottom w:val="single" w:sz="4" w:space="0" w:color="auto"/>
              <w:right w:val="single" w:sz="4" w:space="0" w:color="auto"/>
            </w:tcBorders>
            <w:shd w:val="clear" w:color="auto" w:fill="auto"/>
            <w:noWrap/>
            <w:vAlign w:val="center"/>
          </w:tcPr>
          <w:p w14:paraId="0CFCD2B5" w14:textId="58B542EA"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DC1736">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DC1736">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DC1736">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DC1736">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DC1736">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DC1736">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rFonts w:hint="eastAsia"/>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rFonts w:hint="eastAsia"/>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hint="eastAsia"/>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hint="eastAsia"/>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hint="eastAsia"/>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w:t>
            </w:r>
            <w:r w:rsidRPr="00EF782E">
              <w:rPr>
                <w:color w:val="000000" w:themeColor="text1"/>
                <w:lang w:eastAsia="zh-CN"/>
              </w:rPr>
              <w:t>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hint="eastAsia"/>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5441296E"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2C5D9F64"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273B41F0"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43E5F026"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DC1736">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DC1736">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DC1736">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rFonts w:hint="eastAsia"/>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hint="eastAsia"/>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w:t>
            </w:r>
            <w:r w:rsidRPr="009F5279">
              <w:rPr>
                <w:lang w:eastAsia="zh-CN"/>
              </w:rPr>
              <w:t>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 xml:space="preserve">Based on the above conclusions, all evaluators agreed that the system was workable, easy to learn and easy to use. The main question, however, is whether people really need such a social network. </w:t>
      </w:r>
      <w:r w:rsidRPr="00BC18A4">
        <w:rPr>
          <w:lang w:eastAsia="zh-CN"/>
        </w:rPr>
        <w:t>SafeTweet’s</w:t>
      </w:r>
      <w:r w:rsidRPr="00BC18A4">
        <w:rPr>
          <w:lang w:eastAsia="zh-CN"/>
        </w:rPr>
        <w:t xml:space="preserve">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DC1736">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DC1736">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DC1736">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DC1736">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DC1736">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DC1736">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DC1736">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DC1736">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DC1736">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DC1736">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rFonts w:hint="eastAsia"/>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 xml:space="preserve">be helped by adding recruitment and </w:t>
      </w:r>
      <w:r w:rsidRPr="00CB7675">
        <w:rPr>
          <w:lang w:eastAsia="zh-CN"/>
        </w:rPr>
        <w:t>job-hunting</w:t>
      </w:r>
      <w:r w:rsidRPr="00CB7675">
        <w:rPr>
          <w:lang w:eastAsia="zh-CN"/>
        </w:rPr>
        <w:t xml:space="preserve">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77777777"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77777777" w:rsidR="006E2CD2" w:rsidRPr="002D29A7" w:rsidRDefault="006E2CD2"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rPr>
                <w:rFonts w:hint="eastAsia"/>
              </w:rP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rFonts w:hint="eastAsia"/>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rFonts w:hint="eastAsia"/>
          <w:lang w:eastAsia="zh-CN"/>
        </w:rPr>
      </w:pPr>
    </w:p>
    <w:p w14:paraId="73107D2C" w14:textId="590F56D5" w:rsidR="009F5279" w:rsidRPr="00062714" w:rsidRDefault="00062714" w:rsidP="00162C5F">
      <w:pPr>
        <w:spacing w:before="120" w:after="120"/>
        <w:rPr>
          <w:rFonts w:hint="eastAsia"/>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hint="eastAsia"/>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hint="eastAsia"/>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w:t>
      </w:r>
      <w:r w:rsidR="00162C5F" w:rsidRPr="00162C5F">
        <w:rPr>
          <w:rFonts w:eastAsiaTheme="majorEastAsia" w:cstheme="majorBidi"/>
          <w:lang w:eastAsia="zh-CN"/>
        </w:rPr>
        <w:t xml:space="preserve"> </w:t>
      </w:r>
      <w:r w:rsidR="00162C5F" w:rsidRPr="00162C5F">
        <w:rPr>
          <w:rFonts w:eastAsiaTheme="majorEastAsia" w:cstheme="majorBidi"/>
          <w:lang w:eastAsia="zh-CN"/>
        </w:rPr>
        <w:t>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w:t>
      </w:r>
      <w:r w:rsidR="0099587C">
        <w:rPr>
          <w:rFonts w:eastAsiaTheme="majorEastAsia" w:cstheme="majorBidi"/>
          <w:lang w:eastAsia="zh-CN"/>
        </w:rPr>
        <w:t>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 xml:space="preserve">he return result is: You may </w:t>
      </w:r>
      <w:r>
        <w:rPr>
          <w:rFonts w:eastAsiaTheme="majorEastAsia" w:cstheme="majorBidi"/>
          <w:lang w:eastAsia="zh-CN"/>
        </w:rPr>
        <w:t>have a sensitive message, please anonymous</w:t>
      </w:r>
      <w:r>
        <w:rPr>
          <w:rFonts w:eastAsiaTheme="majorEastAsia" w:cstheme="majorBidi"/>
          <w:lang w:eastAsia="zh-CN"/>
        </w:rPr>
        <w:t>.</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DC1736">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DC1736">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 xml:space="preserve">sers can be </w:t>
                            </w:r>
                            <w:r>
                              <w:t>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 xml:space="preserve">sers can be </w:t>
                      </w:r>
                      <w:r>
                        <w:t>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19514C0A"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28F7E61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21CB4398"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5AC9A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17F3550F" w:rsidR="00AC50B8" w:rsidRPr="0015072A" w:rsidRDefault="00EF782E" w:rsidP="007F19C3">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xml:space="preserve">. Search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086B994E" w:rsidR="00AC50B8" w:rsidRPr="0015072A" w:rsidRDefault="00EF782E" w:rsidP="00EF782E">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1C28DD73" w:rsidR="00AC50B8" w:rsidRPr="0015072A" w:rsidRDefault="00EF782E" w:rsidP="00EF782E">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1E4A223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lastRenderedPageBreak/>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77777777" w:rsidR="009F5279" w:rsidRPr="009F5279" w:rsidRDefault="009F5279" w:rsidP="009F5279">
      <w:pPr>
        <w:pStyle w:val="EndNoteBibliography"/>
        <w:rPr>
          <w:noProof/>
        </w:rPr>
      </w:pPr>
      <w:bookmarkStart w:id="74" w:name="_ENREF_29"/>
      <w:r w:rsidRPr="009F5279">
        <w:rPr>
          <w:noProof/>
        </w:rPr>
        <w:lastRenderedPageBreak/>
        <w:t>[29].</w:t>
      </w:r>
      <w:r w:rsidRPr="009F5279">
        <w:rPr>
          <w:noProof/>
        </w:rPr>
        <w:tab/>
        <w:t>Kalcheva N, Nikolov N, editors. Laplace Nai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9BABA3" w14:textId="77777777" w:rsidR="00DC1736" w:rsidRDefault="00DC1736" w:rsidP="004F65C9">
      <w:pPr>
        <w:spacing w:before="0"/>
      </w:pPr>
      <w:r>
        <w:separator/>
      </w:r>
    </w:p>
  </w:endnote>
  <w:endnote w:type="continuationSeparator" w:id="0">
    <w:p w14:paraId="62D9869C" w14:textId="77777777" w:rsidR="00DC1736" w:rsidRDefault="00DC1736"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29F8DA" w14:textId="77777777" w:rsidR="00DC1736" w:rsidRDefault="00DC1736" w:rsidP="004F65C9">
      <w:pPr>
        <w:spacing w:before="0"/>
      </w:pPr>
      <w:r>
        <w:separator/>
      </w:r>
    </w:p>
  </w:footnote>
  <w:footnote w:type="continuationSeparator" w:id="0">
    <w:p w14:paraId="44734CB7" w14:textId="77777777" w:rsidR="00DC1736" w:rsidRDefault="00DC1736"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48FD"/>
    <w:rsid w:val="002150CD"/>
    <w:rsid w:val="00233160"/>
    <w:rsid w:val="002412BE"/>
    <w:rsid w:val="0024227D"/>
    <w:rsid w:val="0024564F"/>
    <w:rsid w:val="00275F09"/>
    <w:rsid w:val="002940B9"/>
    <w:rsid w:val="002B0A4B"/>
    <w:rsid w:val="002D29A7"/>
    <w:rsid w:val="002E2FBC"/>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E21BC"/>
    <w:rsid w:val="004F65C9"/>
    <w:rsid w:val="00512717"/>
    <w:rsid w:val="0052480F"/>
    <w:rsid w:val="00530753"/>
    <w:rsid w:val="00536C57"/>
    <w:rsid w:val="00560EC5"/>
    <w:rsid w:val="005956EF"/>
    <w:rsid w:val="005A7F99"/>
    <w:rsid w:val="005E3085"/>
    <w:rsid w:val="00605F32"/>
    <w:rsid w:val="00611CC0"/>
    <w:rsid w:val="00611CEE"/>
    <w:rsid w:val="00676817"/>
    <w:rsid w:val="006D69D9"/>
    <w:rsid w:val="006E29AE"/>
    <w:rsid w:val="006E2CD2"/>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A133E9"/>
    <w:rsid w:val="00A13D7B"/>
    <w:rsid w:val="00A603A9"/>
    <w:rsid w:val="00A8437E"/>
    <w:rsid w:val="00AC50B8"/>
    <w:rsid w:val="00AD5C18"/>
    <w:rsid w:val="00AE2E69"/>
    <w:rsid w:val="00B00595"/>
    <w:rsid w:val="00B30926"/>
    <w:rsid w:val="00B37E5A"/>
    <w:rsid w:val="00B47E4E"/>
    <w:rsid w:val="00B532BA"/>
    <w:rsid w:val="00B6780E"/>
    <w:rsid w:val="00BB0ABE"/>
    <w:rsid w:val="00BB1CEF"/>
    <w:rsid w:val="00BC18A4"/>
    <w:rsid w:val="00BE2333"/>
    <w:rsid w:val="00BE5B0B"/>
    <w:rsid w:val="00BF25C7"/>
    <w:rsid w:val="00C07B59"/>
    <w:rsid w:val="00C40C97"/>
    <w:rsid w:val="00C50DD9"/>
    <w:rsid w:val="00CB7675"/>
    <w:rsid w:val="00D01157"/>
    <w:rsid w:val="00D3385A"/>
    <w:rsid w:val="00D44391"/>
    <w:rsid w:val="00D75477"/>
    <w:rsid w:val="00D77A6A"/>
    <w:rsid w:val="00D947DA"/>
    <w:rsid w:val="00DA3DDE"/>
    <w:rsid w:val="00DB5586"/>
    <w:rsid w:val="00DC1736"/>
    <w:rsid w:val="00DD5587"/>
    <w:rsid w:val="00DE57B4"/>
    <w:rsid w:val="00DE5BAB"/>
    <w:rsid w:val="00DE6EFD"/>
    <w:rsid w:val="00DF27B4"/>
    <w:rsid w:val="00E05E27"/>
    <w:rsid w:val="00E15C16"/>
    <w:rsid w:val="00E27336"/>
    <w:rsid w:val="00E35A01"/>
    <w:rsid w:val="00E37976"/>
    <w:rsid w:val="00E410D1"/>
    <w:rsid w:val="00E5418B"/>
    <w:rsid w:val="00E54410"/>
    <w:rsid w:val="00E6163B"/>
    <w:rsid w:val="00EB1170"/>
    <w:rsid w:val="00EE5614"/>
    <w:rsid w:val="00EF3BFF"/>
    <w:rsid w:val="00EF64FF"/>
    <w:rsid w:val="00EF782E"/>
    <w:rsid w:val="00F33AA4"/>
    <w:rsid w:val="00F439E5"/>
    <w:rsid w:val="00F54A8B"/>
    <w:rsid w:val="00F70018"/>
    <w:rsid w:val="00F72F7C"/>
    <w:rsid w:val="00FA5C40"/>
    <w:rsid w:val="00FB485B"/>
    <w:rsid w:val="00FC6006"/>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36</Pages>
  <Words>14612</Words>
  <Characters>83289</Characters>
  <Application>Microsoft Office Word</Application>
  <DocSecurity>0</DocSecurity>
  <Lines>694</Lines>
  <Paragraphs>195</Paragraphs>
  <ScaleCrop>false</ScaleCrop>
  <Company>Computing science</Company>
  <LinksUpToDate>false</LinksUpToDate>
  <CharactersWithSpaces>9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23</cp:revision>
  <dcterms:created xsi:type="dcterms:W3CDTF">2021-12-03T01:29:00Z</dcterms:created>
  <dcterms:modified xsi:type="dcterms:W3CDTF">2021-12-04T21:24:00Z</dcterms:modified>
</cp:coreProperties>
</file>